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CF3463">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CF3463">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CF3463">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CF3463">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CF3463">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CF3463">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CF3463">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CF3463">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CF3463">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CF3463">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CF3463">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CF3463">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CF3463">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CF3463">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CF3463">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CF3463">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CF3463">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CF3463">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CF3463">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CF3463">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CF3463">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CF3463">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CF3463">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CF3463">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CF3463">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CF3463">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CF3463">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CF3463">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CF3463">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CF3463">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CF3463">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CF3463">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CF3463">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CF3463">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CF3463">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CF3463">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CF3463">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CF3463">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CF3463">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CF3463">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CF3463">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CF3463">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CF3463">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CF3463">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CF3463">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CF3463">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CF3463">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CF3463">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CF3463">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CF3463">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CF3463">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CF3463">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CF3463">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CF3463">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CF3463">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CF3463">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CF3463">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CF3463">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CF3463">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CF3463">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CF3463">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CF3463">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CF3463">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CF3463">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CF3463">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CF3463">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CF3463">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CF346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r w:rsidR="002276A1">
        <w:rPr>
          <w:lang w:val="en-US"/>
        </w:rPr>
        <w:t>,…</w:t>
      </w:r>
      <w:proofErr w:type="gramEnd"/>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67D562F9"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r w:rsidR="002276A1">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B482268"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3C51C1DF"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2EFEA99C"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71727987"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CF3463" w:rsidRPr="00E416AE" w:rsidRDefault="00CF346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CF3463" w:rsidRPr="00E416AE" w:rsidRDefault="00CF346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CF3463" w:rsidRPr="00E416AE" w:rsidRDefault="00CF346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CF3463" w:rsidRPr="00E416AE" w:rsidRDefault="00CF346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CF3463" w:rsidRPr="00E416AE" w:rsidRDefault="00CF346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CF3463" w:rsidRPr="00E416AE" w:rsidRDefault="00CF3463"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CF3463" w:rsidRPr="00E416AE" w:rsidRDefault="00CF346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CF3463" w:rsidRPr="00E416AE" w:rsidRDefault="00CF346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CF3463" w:rsidRPr="00E416AE" w:rsidRDefault="00CF346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CF3463" w:rsidRPr="00E416AE" w:rsidRDefault="00CF346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CF3463" w:rsidRPr="00E416AE" w:rsidRDefault="00CF346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CF3463" w:rsidRPr="00E416AE" w:rsidRDefault="00CF346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CF3463" w:rsidRPr="00E416AE" w:rsidRDefault="00CF3463"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CF3463" w:rsidRPr="00E416AE" w:rsidRDefault="00CF346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2"/>
      <w:r>
        <w:rPr>
          <w:noProof/>
        </w:rPr>
        <w:t xml:space="preserve"> Quy trình nhận dạng vật thể bằng xử lý ảnh cơ bản</w:t>
      </w:r>
      <w:bookmarkEnd w:id="223"/>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CF3463" w:rsidRPr="003F6DA6" w:rsidRDefault="00CF3463"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CF3463" w:rsidRPr="00AB63EF" w:rsidRDefault="00CF3463"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CF3463" w:rsidRPr="00295069" w:rsidRDefault="00CF3463"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CF3463" w:rsidRPr="00295069" w:rsidRDefault="00CF3463"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CF3463" w:rsidRPr="003F6DA6" w:rsidRDefault="00CF3463"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CF3463" w:rsidRPr="00AB63EF" w:rsidRDefault="00CF3463"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CF3463" w:rsidRPr="00295069" w:rsidRDefault="00CF3463"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CF3463" w:rsidRPr="00295069" w:rsidRDefault="00CF3463"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3"/>
      <w:r>
        <w:rPr>
          <w:noProof/>
        </w:rPr>
        <w:t xml:space="preserve"> Tạo Database hình ảnh nhận diện</w:t>
      </w:r>
      <w:bookmarkEnd w:id="244"/>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30577C44"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F27AD8">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77777777" w:rsidR="00CF1A16" w:rsidRPr="008C50E4"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CF3463" w:rsidRPr="00475CBF" w:rsidRDefault="00CF3463"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CF3463" w:rsidRPr="00475CBF" w:rsidRDefault="00CF3463"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CF3463" w:rsidRPr="00475CBF" w:rsidRDefault="00CF3463"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CF3463" w:rsidRPr="00475CBF" w:rsidRDefault="00CF3463"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CF3463" w:rsidRPr="00475CBF" w:rsidRDefault="00CF3463"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CF3463" w:rsidRPr="00475CBF" w:rsidRDefault="00CF3463"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CF3463" w:rsidRPr="00475CBF" w:rsidRDefault="00CF3463"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CF3463" w:rsidRPr="00475CBF" w:rsidRDefault="00CF3463"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CF3463" w:rsidRPr="00475CBF" w:rsidRDefault="00CF3463"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CF3463" w:rsidRPr="00475CBF" w:rsidRDefault="00CF3463"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CF3463" w:rsidRPr="00EA5C3B" w:rsidRDefault="00CF3463"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CF3463" w:rsidRPr="00EA5C3B" w:rsidRDefault="00CF3463"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CF3463" w:rsidRPr="00EA5C3B" w:rsidRDefault="00CF3463"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CF3463" w:rsidRPr="00EA5C3B" w:rsidRDefault="00CF346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CF3463" w:rsidRPr="00EA5C3B" w:rsidRDefault="00CF346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CF3463" w:rsidRPr="00EA5C3B" w:rsidRDefault="00CF3463"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CF3463" w:rsidRPr="00EA5C3B" w:rsidRDefault="00CF3463"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CF3463" w:rsidRPr="00EA5C3B" w:rsidRDefault="00CF3463"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CF3463" w:rsidRPr="00EA5C3B" w:rsidRDefault="00CF346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CF3463" w:rsidRPr="00EA5C3B" w:rsidRDefault="00CF346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CF3463" w:rsidRPr="00ED5DBD" w:rsidRDefault="00CF346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CF3463" w:rsidRDefault="00CF346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CF3463" w:rsidRDefault="00CF346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CF3463" w:rsidRDefault="00CF346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CF3463" w:rsidRDefault="00CF346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CF3463" w:rsidRDefault="00CF346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CF3463" w:rsidRDefault="00CF3463"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CF3463" w:rsidRDefault="00CF346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CF3463" w:rsidRPr="00ED5DBD" w:rsidRDefault="00CF346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CF3463" w:rsidRDefault="00CF346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CF3463" w:rsidRDefault="00CF3463"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CF3463" w:rsidRDefault="00CF346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CF3463" w:rsidRDefault="00CF3463"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CF3463" w:rsidRDefault="00CF346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CF3463" w:rsidRDefault="00CF3463"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CF3463" w:rsidRDefault="00CF3463"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77E959CA"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CF3463" w:rsidRPr="00676B73" w:rsidRDefault="00CF3463"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CF3463" w:rsidRPr="00676B73" w:rsidRDefault="00CF3463"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CF3463" w:rsidRPr="00676B73" w:rsidRDefault="00CF3463"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CF3463" w:rsidRPr="00676B73" w:rsidRDefault="00CF3463"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CF3463" w:rsidRPr="00676B73" w:rsidRDefault="00CF3463"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CF3463" w:rsidRPr="00676B73" w:rsidRDefault="00CF3463"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CF3463" w:rsidRPr="00071EE0" w:rsidRDefault="00CF3463"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CF3463" w:rsidRPr="00071EE0" w:rsidRDefault="00CF3463"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CF3463" w:rsidRPr="00071EE0" w:rsidRDefault="00CF3463"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CF3463" w:rsidRPr="00071EE0" w:rsidRDefault="00CF3463"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CF3463" w:rsidRPr="00071EE0" w:rsidRDefault="00CF3463"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CF3463" w:rsidRPr="00071EE0" w:rsidRDefault="00CF3463"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6"/>
      <w:r>
        <w:rPr>
          <w:noProof/>
        </w:rPr>
        <w:t xml:space="preserve"> Giá trượt giữ máy chiếu theo phương thẳng đứng</w:t>
      </w:r>
      <w:bookmarkEnd w:id="347"/>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CF3463" w:rsidRPr="00AC3416" w:rsidRDefault="00CF3463"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CF3463" w:rsidRPr="00AC3416" w:rsidRDefault="00CF3463"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CF3463" w:rsidRPr="004B5089" w:rsidRDefault="00CF346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CF3463" w:rsidRDefault="00CF3463"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CF3463" w:rsidRPr="004B5089" w:rsidRDefault="00CF346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CF3463" w:rsidRPr="004B5089" w:rsidRDefault="00CF3463"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CF3463" w:rsidRPr="004B5089" w:rsidRDefault="00CF3463"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CF3463" w:rsidRPr="00AC3416" w:rsidRDefault="00CF3463"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CF3463" w:rsidRPr="00AC3416" w:rsidRDefault="00CF3463"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CF3463" w:rsidRPr="004B5089" w:rsidRDefault="00CF3463"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CF3463" w:rsidRDefault="00CF3463"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CF3463" w:rsidRPr="004B5089" w:rsidRDefault="00CF3463"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CF3463" w:rsidRPr="004B5089" w:rsidRDefault="00CF3463"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CF3463" w:rsidRPr="004B5089" w:rsidRDefault="00CF3463"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p w14:paraId="5CE88790" w14:textId="77777777" w:rsidR="00C22F55" w:rsidRDefault="00C22F55" w:rsidP="00163830">
      <w:pPr>
        <w:keepNext/>
        <w:ind w:firstLine="0"/>
        <w:jc w:val="center"/>
      </w:pPr>
      <w:bookmarkStart w:id="357" w:name="_Toc360417500"/>
      <w:bookmarkStart w:id="358" w:name="_Toc360417680"/>
      <w:bookmarkStart w:id="359" w:name="_Ref360792512"/>
      <w:bookmarkStart w:id="360"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CF3463" w:rsidRPr="00C22F55" w:rsidRDefault="00CF3463"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CF3463" w:rsidRPr="00C22F55" w:rsidRDefault="00CF3463"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CF3463" w:rsidRDefault="00CF346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CF3463" w:rsidRDefault="00CF346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CF3463" w:rsidRDefault="00CF346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CF3463" w:rsidRDefault="00CF3463"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CF3463" w:rsidRDefault="00CF346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CF3463" w:rsidRPr="009B5160" w:rsidRDefault="00CF3463"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CF3463" w:rsidRDefault="00CF3463"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CF3463" w:rsidRDefault="00CF3463"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CF3463" w:rsidRDefault="00CF3463"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CF3463" w:rsidRDefault="00CF3463"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CF3463" w:rsidRDefault="00CF3463"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CF3463" w:rsidRPr="009B5160" w:rsidRDefault="00CF3463"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1"/>
      <w:r>
        <w:rPr>
          <w:noProof/>
        </w:rPr>
        <w:t xml:space="preserve"> Cách bố trí máy chiếu dưới đất theo phương vuông góc</w:t>
      </w:r>
      <w:bookmarkEnd w:id="362"/>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CF3463" w:rsidRPr="001824ED" w:rsidRDefault="00CF3463"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CF3463" w:rsidRPr="001824ED" w:rsidRDefault="00CF3463"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3"/>
      <w:r>
        <w:rPr>
          <w:noProof/>
        </w:rPr>
        <w:t xml:space="preserve"> Cách bố trí máy chiếu dưới đất kém theo gương</w:t>
      </w:r>
      <w:bookmarkEnd w:id="364"/>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CF3463" w:rsidRDefault="00CF3463"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CF3463" w:rsidRDefault="00CF346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CF3463" w:rsidRDefault="00CF3463"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CF3463" w:rsidRDefault="00CF3463"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CF3463" w:rsidRDefault="00CF346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CF3463" w:rsidRDefault="00CF3463"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8"/>
      <w:r>
        <w:rPr>
          <w:noProof/>
        </w:rPr>
        <w:t xml:space="preserve"> </w:t>
      </w:r>
      <w:r>
        <w:t>Xác định vùng thao tác của hệ thống</w:t>
      </w:r>
      <w:bookmarkEnd w:id="369"/>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CF3463"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CF3463" w:rsidRDefault="00CF3463"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CF3463" w:rsidRDefault="00CF3463"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CF3463" w:rsidRDefault="00CF3463"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CF3463" w:rsidRDefault="00CF3463"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CF346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CF346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3007D620" w:rsidR="00F31BEF" w:rsidRPr="00F31BEF" w:rsidRDefault="00534EE0" w:rsidP="00C53607">
      <w:pPr>
        <w:pStyle w:val="K-Bullet-"/>
        <w:tabs>
          <w:tab w:val="clear" w:pos="420"/>
          <w:tab w:val="num" w:pos="990"/>
        </w:tabs>
        <w:ind w:left="720"/>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70528D42" w:rsidR="008B435D" w:rsidRDefault="004A71F6" w:rsidP="00F31BEF">
      <w:pPr>
        <w:pStyle w:val="Caption"/>
        <w:rPr>
          <w:noProof/>
        </w:rPr>
      </w:pPr>
      <w:bookmarkStart w:id="376" w:name="_Ref515733190"/>
      <w:bookmarkStart w:id="377"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6"/>
      <w:r>
        <w:rPr>
          <w:noProof/>
        </w:rPr>
        <w:t xml:space="preserve"> Hệ thống sự kiện liên hoàn</w:t>
      </w:r>
      <w:bookmarkEnd w:id="377"/>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8" w:name="_Ref515733504"/>
      <w:bookmarkStart w:id="379"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8"/>
      <w:r>
        <w:t xml:space="preserve"> </w:t>
      </w:r>
      <w:r w:rsidRPr="00917CC0">
        <w:rPr>
          <w:noProof/>
        </w:rPr>
        <w:t xml:space="preserve">Sơ đồ lớp của </w:t>
      </w:r>
      <w:r w:rsidRPr="008B435D">
        <w:t>Comparator</w:t>
      </w:r>
      <w:bookmarkEnd w:id="379"/>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CF3463" w:rsidRDefault="00CF346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CF3463" w:rsidRDefault="00CF346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CF3463" w:rsidRDefault="00CF346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0"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0"/>
    </w:p>
    <w:p w14:paraId="2608157C" w14:textId="0DEF9E6C"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1" w:name="_Ref515733619"/>
      <w:bookmarkStart w:id="382"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1"/>
      <w:r>
        <w:rPr>
          <w:noProof/>
        </w:rPr>
        <w:t xml:space="preserve"> </w:t>
      </w:r>
      <w:r>
        <w:t>Sơ đồ lớp của Action</w:t>
      </w:r>
      <w:bookmarkEnd w:id="382"/>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CF3463" w:rsidRPr="00665AE1" w:rsidRDefault="00CF346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CF3463" w:rsidRPr="00665AE1" w:rsidRDefault="00CF346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CF3463" w:rsidRPr="00665AE1" w:rsidRDefault="00CF346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3"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3"/>
    </w:p>
    <w:p w14:paraId="77AAB539" w14:textId="77777777" w:rsidR="001824ED" w:rsidRPr="007E190E" w:rsidRDefault="001824ED" w:rsidP="00675294">
      <w:pPr>
        <w:pStyle w:val="K-Bullet-"/>
        <w:tabs>
          <w:tab w:val="clear" w:pos="420"/>
        </w:tabs>
        <w:ind w:left="810"/>
      </w:pPr>
      <w:bookmarkStart w:id="384" w:name="_Hlk515631666"/>
      <w:r w:rsidRPr="007E190E">
        <w:lastRenderedPageBreak/>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4"/>
    </w:p>
    <w:p w14:paraId="6AF74D08" w14:textId="31A4A7E0"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5" w:name="_Ref515733962"/>
      <w:bookmarkStart w:id="386"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5"/>
      <w:r>
        <w:rPr>
          <w:noProof/>
        </w:rPr>
        <w:t xml:space="preserve"> Sơ đồ lớp của Operator</w:t>
      </w:r>
      <w:bookmarkEnd w:id="386"/>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CF3463" w:rsidRPr="00665AE1" w:rsidRDefault="00CF346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CF3463" w:rsidRDefault="00CF346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CF3463" w:rsidRPr="00665AE1" w:rsidRDefault="00CF346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7"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7"/>
    </w:p>
    <w:p w14:paraId="356EE692" w14:textId="77777777" w:rsidR="00061D35" w:rsidRDefault="00061D35" w:rsidP="00061D35">
      <w:pPr>
        <w:pStyle w:val="Heading3"/>
      </w:pPr>
      <w:bookmarkStart w:id="388" w:name="_Ref517858679"/>
      <w:bookmarkStart w:id="389" w:name="_Toc518207085"/>
      <w:r>
        <w:t>Giao tiếp giữa các thiết bị tương tác</w:t>
      </w:r>
      <w:bookmarkEnd w:id="388"/>
      <w:bookmarkEnd w:id="389"/>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CF3463" w:rsidRDefault="00CF3463" w:rsidP="00487265">
                                <w:pPr>
                                  <w:pStyle w:val="NormalWeb"/>
                                  <w:spacing w:after="101" w:line="216" w:lineRule="auto"/>
                                  <w:ind w:firstLine="0"/>
                                  <w:jc w:val="center"/>
                                </w:pPr>
                                <w:r>
                                  <w:rPr>
                                    <w:color w:val="FFFFFF" w:themeColor="light1"/>
                                    <w:kern w:val="24"/>
                                  </w:rPr>
                                  <w:t>Module A</w:t>
                                </w:r>
                              </w:p>
                              <w:p w14:paraId="464A40DD" w14:textId="77777777" w:rsidR="00CF3463" w:rsidRDefault="00CF3463"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CF3463" w:rsidRDefault="00CF3463" w:rsidP="00C705C5">
                                <w:pPr>
                                  <w:pStyle w:val="NormalWeb"/>
                                  <w:spacing w:after="101" w:line="216" w:lineRule="auto"/>
                                  <w:ind w:firstLine="0"/>
                                  <w:jc w:val="center"/>
                                </w:pPr>
                                <w:r>
                                  <w:rPr>
                                    <w:color w:val="FFFFFF" w:themeColor="light1"/>
                                    <w:kern w:val="24"/>
                                  </w:rPr>
                                  <w:t>Module B</w:t>
                                </w:r>
                              </w:p>
                              <w:p w14:paraId="15FC9D69" w14:textId="77777777" w:rsidR="00CF3463" w:rsidRDefault="00CF3463"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CF3463" w:rsidRDefault="00CF3463" w:rsidP="00487265">
                                <w:pPr>
                                  <w:pStyle w:val="NormalWeb"/>
                                  <w:spacing w:after="101" w:line="216" w:lineRule="auto"/>
                                  <w:ind w:firstLine="0"/>
                                  <w:jc w:val="center"/>
                                </w:pPr>
                                <w:r>
                                  <w:rPr>
                                    <w:color w:val="FFFFFF" w:themeColor="light1"/>
                                    <w:kern w:val="24"/>
                                  </w:rPr>
                                  <w:t>Module C</w:t>
                                </w:r>
                              </w:p>
                              <w:p w14:paraId="60E964B3" w14:textId="77777777" w:rsidR="00CF3463" w:rsidRDefault="00CF3463"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CF3463" w:rsidRDefault="00CF3463" w:rsidP="00487265">
                          <w:pPr>
                            <w:pStyle w:val="NormalWeb"/>
                            <w:spacing w:after="101" w:line="216" w:lineRule="auto"/>
                            <w:ind w:firstLine="0"/>
                            <w:jc w:val="center"/>
                          </w:pPr>
                          <w:r>
                            <w:rPr>
                              <w:color w:val="FFFFFF" w:themeColor="light1"/>
                              <w:kern w:val="24"/>
                            </w:rPr>
                            <w:t>Module A</w:t>
                          </w:r>
                        </w:p>
                        <w:p w14:paraId="464A40DD" w14:textId="77777777" w:rsidR="00CF3463" w:rsidRDefault="00CF3463"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CF3463" w:rsidRDefault="00CF3463" w:rsidP="00C705C5">
                          <w:pPr>
                            <w:pStyle w:val="NormalWeb"/>
                            <w:spacing w:after="101" w:line="216" w:lineRule="auto"/>
                            <w:ind w:firstLine="0"/>
                            <w:jc w:val="center"/>
                          </w:pPr>
                          <w:r>
                            <w:rPr>
                              <w:color w:val="FFFFFF" w:themeColor="light1"/>
                              <w:kern w:val="24"/>
                            </w:rPr>
                            <w:t>Module B</w:t>
                          </w:r>
                        </w:p>
                        <w:p w14:paraId="15FC9D69" w14:textId="77777777" w:rsidR="00CF3463" w:rsidRDefault="00CF3463"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CF3463" w:rsidRDefault="00CF3463" w:rsidP="00487265">
                          <w:pPr>
                            <w:pStyle w:val="NormalWeb"/>
                            <w:spacing w:after="101" w:line="216" w:lineRule="auto"/>
                            <w:ind w:firstLine="0"/>
                            <w:jc w:val="center"/>
                          </w:pPr>
                          <w:r>
                            <w:rPr>
                              <w:color w:val="FFFFFF" w:themeColor="light1"/>
                              <w:kern w:val="24"/>
                            </w:rPr>
                            <w:t>Module C</w:t>
                          </w:r>
                        </w:p>
                        <w:p w14:paraId="60E964B3" w14:textId="77777777" w:rsidR="00CF3463" w:rsidRDefault="00CF3463"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0" w:name="_Ref515743831"/>
      <w:bookmarkStart w:id="391"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0"/>
      <w:r>
        <w:rPr>
          <w:noProof/>
        </w:rPr>
        <w:t xml:space="preserve"> Cấu trúc module của hệ thống</w:t>
      </w:r>
      <w:bookmarkEnd w:id="391"/>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2" w:name="_Toc518207086"/>
      <w:r>
        <w:t xml:space="preserve">Xử </w:t>
      </w:r>
      <w:r w:rsidR="005F40B8">
        <w:t>lý</w:t>
      </w:r>
      <w:r>
        <w:t xml:space="preserve"> hành động tương tác từ phía người dùng</w:t>
      </w:r>
      <w:bookmarkEnd w:id="392"/>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CF3463" w:rsidRPr="007D769F" w:rsidRDefault="00CF346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CF3463" w:rsidRPr="007D769F" w:rsidRDefault="00CF346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CF3463" w:rsidRPr="007D769F" w:rsidRDefault="00CF346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CF3463" w:rsidRPr="007D769F" w:rsidRDefault="00CF3463"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CF3463" w:rsidRPr="007D769F" w:rsidRDefault="00CF3463"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CF3463" w:rsidRPr="007D769F" w:rsidRDefault="00CF3463"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3" w:name="_Ref517304180"/>
      <w:bookmarkStart w:id="394"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3"/>
      <w:r>
        <w:t xml:space="preserve"> Hệ tọa độ của hệ thống cảm biến trên thiết bị di động</w:t>
      </w:r>
      <w:bookmarkEnd w:id="394"/>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5" w:name="_Toc518207087"/>
      <w:r w:rsidRPr="00562157">
        <w:rPr>
          <w:lang w:val="en-US"/>
        </w:rPr>
        <w:t xml:space="preserve">Các chức năng của </w:t>
      </w:r>
      <w:bookmarkEnd w:id="366"/>
      <w:bookmarkEnd w:id="367"/>
      <w:r w:rsidR="00455AA8" w:rsidRPr="00562157">
        <w:rPr>
          <w:lang w:val="en-US"/>
        </w:rPr>
        <w:t>hệ thống</w:t>
      </w:r>
      <w:bookmarkEnd w:id="395"/>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lastRenderedPageBreak/>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6" w:name="_Toc518207088"/>
      <w:r>
        <w:t>Xem hình ảnh tại một địa điểm</w:t>
      </w:r>
      <w:bookmarkEnd w:id="396"/>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7"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7"/>
    </w:p>
    <w:p w14:paraId="493F8188" w14:textId="77777777" w:rsidR="00DD3D88" w:rsidRDefault="00CF74F3" w:rsidP="00532DCB">
      <w:pPr>
        <w:pStyle w:val="Heading3"/>
      </w:pPr>
      <w:bookmarkStart w:id="398" w:name="_Toc518207089"/>
      <w:r>
        <w:lastRenderedPageBreak/>
        <w:t>Tương tác với dữ liệu theo thời gian thực</w:t>
      </w:r>
      <w:bookmarkEnd w:id="398"/>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399"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399"/>
    </w:p>
    <w:p w14:paraId="27A3EE03" w14:textId="1559CA81" w:rsidR="003E7527" w:rsidRDefault="003E7527" w:rsidP="003E7527">
      <w:pPr>
        <w:pStyle w:val="Heading3"/>
      </w:pPr>
      <w:bookmarkStart w:id="400" w:name="_Toc518207090"/>
      <w:r>
        <w:t>Thống kê dữ liệu</w:t>
      </w:r>
      <w:bookmarkEnd w:id="400"/>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68EC30F2" w:rsidR="00540403" w:rsidRDefault="00540403" w:rsidP="00EB5C7A">
      <w:pPr>
        <w:pStyle w:val="Caption"/>
        <w:rPr>
          <w:noProof/>
        </w:rPr>
      </w:pPr>
      <w:bookmarkStart w:id="401"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1"/>
    </w:p>
    <w:p w14:paraId="543EEDD6" w14:textId="18E1C86C" w:rsidR="001F06EC" w:rsidRDefault="001F06EC" w:rsidP="00C12B6C">
      <w:pPr>
        <w:pStyle w:val="Heading3"/>
      </w:pPr>
      <w:bookmarkStart w:id="402" w:name="_Toc518207091"/>
      <w:r>
        <w:t>Giao diện màn hình chính</w:t>
      </w:r>
      <w:r w:rsidR="00B068C8">
        <w:t xml:space="preserve"> trên thiết bị</w:t>
      </w:r>
      <w:bookmarkEnd w:id="402"/>
    </w:p>
    <w:p w14:paraId="486D3179" w14:textId="29032018"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bookmarkStart w:id="403" w:name="_GoBack"/>
      <w:bookmarkEnd w:id="403"/>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CF3463" w:rsidRDefault="00CF3463"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CF3463" w:rsidRDefault="00CF3463"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CF3463" w:rsidRDefault="00CF3463"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CF3463" w:rsidRDefault="00CF3463"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CF3463" w:rsidRDefault="00CF3463"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CF3463" w:rsidRDefault="00CF3463"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CF3463" w:rsidRDefault="00CF3463"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CF3463" w:rsidRDefault="00CF3463"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CF3463" w:rsidRPr="008B7CFA" w:rsidRDefault="00CF3463" w:rsidP="00D530E4">
                                <w:pPr>
                                  <w:pStyle w:val="NormalWeb"/>
                                  <w:spacing w:after="0"/>
                                  <w:ind w:firstLine="0"/>
                                  <w:jc w:val="center"/>
                                </w:pPr>
                                <w:r w:rsidRPr="008B7CFA">
                                  <w:rPr>
                                    <w:color w:val="FFFFFF" w:themeColor="light1"/>
                                    <w:kern w:val="24"/>
                                  </w:rPr>
                                  <w:t>Module A</w:t>
                                </w:r>
                              </w:p>
                              <w:p w14:paraId="0A12D83E" w14:textId="1D4C973E" w:rsidR="00CF3463" w:rsidRPr="008B7CFA" w:rsidRDefault="00CF3463"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CF3463" w:rsidRPr="008B7CFA" w:rsidRDefault="00CF3463" w:rsidP="00C55E26">
                              <w:pPr>
                                <w:pStyle w:val="NormalWeb"/>
                                <w:spacing w:after="0"/>
                                <w:ind w:firstLine="0"/>
                                <w:jc w:val="center"/>
                              </w:pPr>
                              <w:r w:rsidRPr="008B7CFA">
                                <w:rPr>
                                  <w:color w:val="FFFFFF" w:themeColor="light1"/>
                                  <w:kern w:val="24"/>
                                </w:rPr>
                                <w:t>Module B</w:t>
                              </w:r>
                            </w:p>
                            <w:p w14:paraId="2012E4DE" w14:textId="77777777" w:rsidR="00CF3463" w:rsidRPr="008B7CFA" w:rsidRDefault="00CF3463"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CF3463" w:rsidRPr="008B7CFA" w:rsidRDefault="00CF3463" w:rsidP="00D530E4">
                          <w:pPr>
                            <w:pStyle w:val="NormalWeb"/>
                            <w:spacing w:after="0"/>
                            <w:ind w:firstLine="0"/>
                            <w:jc w:val="center"/>
                          </w:pPr>
                          <w:r w:rsidRPr="008B7CFA">
                            <w:rPr>
                              <w:color w:val="FFFFFF" w:themeColor="light1"/>
                              <w:kern w:val="24"/>
                            </w:rPr>
                            <w:t>Module A</w:t>
                          </w:r>
                        </w:p>
                        <w:p w14:paraId="0A12D83E" w14:textId="1D4C973E" w:rsidR="00CF3463" w:rsidRPr="008B7CFA" w:rsidRDefault="00CF3463"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CF3463" w:rsidRPr="008B7CFA" w:rsidRDefault="00CF3463" w:rsidP="00C55E26">
                        <w:pPr>
                          <w:pStyle w:val="NormalWeb"/>
                          <w:spacing w:after="0"/>
                          <w:ind w:firstLine="0"/>
                          <w:jc w:val="center"/>
                        </w:pPr>
                        <w:r w:rsidRPr="008B7CFA">
                          <w:rPr>
                            <w:color w:val="FFFFFF" w:themeColor="light1"/>
                            <w:kern w:val="24"/>
                          </w:rPr>
                          <w:t>Module B</w:t>
                        </w:r>
                      </w:p>
                      <w:p w14:paraId="2012E4DE" w14:textId="77777777" w:rsidR="00CF3463" w:rsidRPr="008B7CFA" w:rsidRDefault="00CF3463"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3CBFCBA0"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48DDC" w14:textId="77777777" w:rsidR="00FD1546" w:rsidRDefault="00FD1546" w:rsidP="00CD778B">
      <w:r>
        <w:separator/>
      </w:r>
    </w:p>
    <w:p w14:paraId="3903049E" w14:textId="77777777" w:rsidR="00FD1546" w:rsidRDefault="00FD1546" w:rsidP="00CD778B"/>
  </w:endnote>
  <w:endnote w:type="continuationSeparator" w:id="0">
    <w:p w14:paraId="5C190BF2" w14:textId="77777777" w:rsidR="00FD1546" w:rsidRDefault="00FD1546" w:rsidP="00CD778B">
      <w:r>
        <w:continuationSeparator/>
      </w:r>
    </w:p>
    <w:p w14:paraId="47EC18C8" w14:textId="77777777" w:rsidR="00FD1546" w:rsidRDefault="00FD1546"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CF3463" w:rsidRDefault="00CF346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79922" w14:textId="77777777" w:rsidR="00FD1546" w:rsidRDefault="00FD1546" w:rsidP="00CD778B">
      <w:r>
        <w:separator/>
      </w:r>
    </w:p>
    <w:p w14:paraId="4FCA8398" w14:textId="77777777" w:rsidR="00FD1546" w:rsidRDefault="00FD1546" w:rsidP="00CD778B"/>
  </w:footnote>
  <w:footnote w:type="continuationSeparator" w:id="0">
    <w:p w14:paraId="27030499" w14:textId="77777777" w:rsidR="00FD1546" w:rsidRDefault="00FD1546" w:rsidP="00CD778B">
      <w:r>
        <w:continuationSeparator/>
      </w:r>
    </w:p>
    <w:p w14:paraId="39D41DD3" w14:textId="77777777" w:rsidR="00FD1546" w:rsidRDefault="00FD1546"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1" type="#_x0000_t75" style="width:11.25pt;height:11.25pt" o:bullet="t">
        <v:imagedata r:id="rId1" o:title="BD14565_"/>
      </v:shape>
    </w:pict>
  </w:numPicBullet>
  <w:numPicBullet w:numPicBulletId="1">
    <w:pict>
      <v:shape id="_x0000_i1162" type="#_x0000_t75" style="width:9pt;height:9pt" o:bullet="t">
        <v:imagedata r:id="rId2" o:title="BD14755_"/>
      </v:shape>
    </w:pict>
  </w:numPicBullet>
  <w:numPicBullet w:numPicBulletId="2">
    <w:pict>
      <v:shape id="_x0000_i1163" type="#_x0000_t75" style="width:11.25pt;height:11.25pt" o:bullet="t">
        <v:imagedata r:id="rId3" o:title="BD14752_"/>
      </v:shape>
    </w:pict>
  </w:numPicBullet>
  <w:numPicBullet w:numPicBulletId="3">
    <w:pict>
      <v:shape id="_x0000_i1164" type="#_x0000_t75" style="width:9pt;height:9pt" o:bullet="t">
        <v:imagedata r:id="rId4" o:title="BD14581_"/>
      </v:shape>
    </w:pict>
  </w:numPicBullet>
  <w:numPicBullet w:numPicBulletId="4">
    <w:pict>
      <v:shape id="_x0000_i1165" type="#_x0000_t75" style="width:24.75pt;height:32.25pt" o:bullet="t">
        <v:imagedata r:id="rId5" o:title="light"/>
      </v:shape>
    </w:pict>
  </w:numPicBullet>
  <w:numPicBullet w:numPicBulletId="5">
    <w:pict>
      <v:shape id="_x0000_i1166" type="#_x0000_t75" style="width:24.75pt;height:24.75pt" o:bullet="t">
        <v:imagedata r:id="rId6" o:title="key"/>
      </v:shape>
    </w:pict>
  </w:numPicBullet>
  <w:numPicBullet w:numPicBulletId="6">
    <w:pict>
      <v:shape id="_x0000_i1167" type="#_x0000_t75" style="width:24.75pt;height:30pt" o:bullet="t">
        <v:imagedata r:id="rId7" o:title="lock1"/>
      </v:shape>
    </w:pict>
  </w:numPicBullet>
  <w:numPicBullet w:numPicBulletId="7">
    <w:pict>
      <v:shape id="_x0000_i1168" type="#_x0000_t75" style="width:30pt;height:39pt" o:bullet="t">
        <v:imagedata r:id="rId8" o:title="ProblemBullet"/>
      </v:shape>
    </w:pict>
  </w:numPicBullet>
  <w:numPicBullet w:numPicBulletId="8">
    <w:pict>
      <v:shape id="_x0000_i1169"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256A148-E5E2-4D3A-B324-CAC72CF28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290</Words>
  <Characters>13275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734</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6T17:0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